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commentRangeStart w:id="7"/>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commentRangeEnd w:id="7"/>
      <w:r w:rsidR="00331BF9">
        <w:rPr>
          <w:rStyle w:val="CommentReference"/>
          <w:rFonts w:ascii="Arial" w:eastAsia="Arial" w:hAnsi="Arial" w:cs="Arial"/>
        </w:rPr>
        <w:commentReference w:id="7"/>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8"/>
      <w:r w:rsidR="000074F8" w:rsidRPr="00576095">
        <w:rPr>
          <w:rFonts w:ascii="Arial" w:hAnsi="Arial" w:cs="Arial"/>
          <w:sz w:val="22"/>
          <w:szCs w:val="22"/>
          <w:highlight w:val="lightGray"/>
          <w:lang w:val="en-GB"/>
        </w:rPr>
        <w:t>yearly</w:t>
      </w:r>
      <w:commentRangeEnd w:id="8"/>
      <w:r w:rsidR="0020217F">
        <w:rPr>
          <w:rStyle w:val="CommentReference"/>
          <w:rFonts w:ascii="Arial" w:eastAsia="Arial" w:hAnsi="Arial" w:cs="Arial"/>
        </w:rPr>
        <w:commentReference w:id="8"/>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9"/>
      <w:commentRangeStart w:id="10"/>
      <w:r w:rsidRPr="003A5112">
        <w:rPr>
          <w:rFonts w:ascii="Arial" w:hAnsi="Arial" w:cs="Arial"/>
          <w:sz w:val="22"/>
          <w:szCs w:val="22"/>
        </w:rPr>
        <w:t>vegetation</w:t>
      </w:r>
      <w:commentRangeEnd w:id="9"/>
      <w:r w:rsidRPr="003A5112">
        <w:rPr>
          <w:rStyle w:val="CommentReference"/>
          <w:rFonts w:ascii="Arial" w:hAnsi="Arial" w:cs="Arial"/>
          <w:sz w:val="22"/>
          <w:szCs w:val="22"/>
        </w:rPr>
        <w:commentReference w:id="9"/>
      </w:r>
      <w:commentRangeEnd w:id="10"/>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10"/>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1"/>
      <w:r w:rsidRPr="003A5112">
        <w:rPr>
          <w:rFonts w:ascii="Arial" w:hAnsi="Arial" w:cs="Arial"/>
          <w:b/>
          <w:sz w:val="22"/>
          <w:szCs w:val="22"/>
        </w:rPr>
        <w:t>Methods</w:t>
      </w:r>
      <w:commentRangeEnd w:id="11"/>
      <w:r w:rsidR="00574DD4">
        <w:rPr>
          <w:rStyle w:val="CommentReference"/>
          <w:rFonts w:ascii="Arial" w:eastAsia="Arial" w:hAnsi="Arial" w:cs="Arial"/>
        </w:rPr>
        <w:commentReference w:id="11"/>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2BBDE192"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2"/>
      <w:commentRangeStart w:id="13"/>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del w:id="14" w:author="nathan hwangbo" w:date="2020-07-22T13:34:00Z">
        <w:r w:rsidRPr="008D49F1" w:rsidDel="0044283E">
          <w:rPr>
            <w:rFonts w:ascii="Arial" w:hAnsi="Arial" w:cs="Arial"/>
            <w:bCs/>
            <w:strike/>
            <w:color w:val="000000" w:themeColor="text1"/>
          </w:rPr>
          <w:delText xml:space="preserve"> </w:delText>
        </w:r>
        <w:r w:rsidRPr="008D49F1" w:rsidDel="0044283E">
          <w:rPr>
            <w:rFonts w:ascii="Arial" w:hAnsi="Arial" w:cs="Arial"/>
            <w:bCs/>
            <w:strike/>
            <w:color w:val="000000" w:themeColor="text1"/>
            <w:highlight w:val="lightGray"/>
          </w:rPr>
          <w:delText>(here in the pre-treatment year)</w:delText>
        </w:r>
      </w:del>
      <w:r w:rsidRPr="003A5112">
        <w:rPr>
          <w:rFonts w:ascii="Arial" w:hAnsi="Arial" w:cs="Arial"/>
          <w:bCs/>
          <w:color w:val="000000" w:themeColor="text1"/>
        </w:rPr>
        <w:t xml:space="preserve">.  </w:t>
      </w:r>
      <w:commentRangeEnd w:id="12"/>
      <w:r w:rsidR="0020217F">
        <w:rPr>
          <w:rStyle w:val="CommentReference"/>
          <w:rFonts w:ascii="Arial" w:eastAsia="Arial" w:hAnsi="Arial" w:cs="Arial"/>
        </w:rPr>
        <w:commentReference w:id="12"/>
      </w:r>
      <w:commentRangeEnd w:id="13"/>
      <w:r w:rsidR="002B2969">
        <w:rPr>
          <w:rStyle w:val="CommentReference"/>
          <w:rFonts w:ascii="Arial" w:eastAsia="Arial" w:hAnsi="Arial" w:cs="Arial"/>
        </w:rPr>
        <w:commentReference w:id="13"/>
      </w:r>
      <w:r w:rsidRPr="003A5112">
        <w:rPr>
          <w:rFonts w:ascii="Arial" w:hAnsi="Arial" w:cs="Arial"/>
          <w:bCs/>
          <w:color w:val="000000" w:themeColor="text1"/>
        </w:rPr>
        <w:t xml:space="preserve">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15"/>
      <w:r w:rsidRPr="008D49F1">
        <w:rPr>
          <w:rFonts w:ascii="Arial" w:hAnsi="Arial" w:cs="Arial"/>
          <w:b/>
          <w:bCs/>
          <w:strike/>
          <w:color w:val="000000" w:themeColor="text1"/>
          <w:highlight w:val="lightGray"/>
        </w:rPr>
        <w:t>Figure SX</w:t>
      </w:r>
      <w:commentRangeEnd w:id="15"/>
      <w:r w:rsidRPr="008D49F1">
        <w:rPr>
          <w:rStyle w:val="CommentReference"/>
          <w:rFonts w:ascii="Arial" w:eastAsia="Arial" w:hAnsi="Arial" w:cs="Arial"/>
          <w:strike/>
          <w:highlight w:val="lightGray"/>
        </w:rPr>
        <w:commentReference w:id="15"/>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37078027" w14:textId="49A2A284" w:rsidR="0049465D" w:rsidRPr="0054101B" w:rsidRDefault="00EF09A2" w:rsidP="006222BB">
      <w:pPr>
        <w:ind w:firstLine="720"/>
        <w:rPr>
          <w:ins w:id="16" w:author="nathan hwangbo" w:date="2020-07-22T17:01:00Z"/>
          <w:rFonts w:ascii="Arial" w:hAnsi="Arial" w:cs="Arial"/>
          <w:bCs/>
          <w:color w:val="000000" w:themeColor="text1"/>
          <w:highlight w:val="lightGray"/>
          <w:rPrChange w:id="17" w:author="nathan hwangbo" w:date="2020-07-22T17:17:00Z">
            <w:rPr>
              <w:ins w:id="18" w:author="nathan hwangbo" w:date="2020-07-22T17:01:00Z"/>
              <w:rFonts w:ascii="Arial" w:hAnsi="Arial" w:cs="Arial"/>
              <w:bCs/>
              <w:color w:val="000000" w:themeColor="text1"/>
            </w:rPr>
          </w:rPrChange>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19"/>
      <w:commentRangeStart w:id="20"/>
      <w:r w:rsidRPr="003A5112">
        <w:rPr>
          <w:rFonts w:ascii="Arial" w:hAnsi="Arial" w:cs="Arial"/>
          <w:bCs/>
          <w:color w:val="000000" w:themeColor="text1"/>
        </w:rPr>
        <w:t xml:space="preserve">With these groups, we then assess changes in the number of species in each group per </w:t>
      </w:r>
      <w:r w:rsidRPr="00CD25DB">
        <w:rPr>
          <w:rFonts w:ascii="Arial" w:hAnsi="Arial" w:cs="Arial"/>
          <w:bCs/>
          <w:strike/>
          <w:highlight w:val="lightGray"/>
          <w:rPrChange w:id="21" w:author="nathan hwangbo" w:date="2020-07-22T16:02:00Z">
            <w:rPr>
              <w:rFonts w:ascii="Arial" w:hAnsi="Arial" w:cs="Arial"/>
              <w:bCs/>
              <w:color w:val="000000" w:themeColor="text1"/>
            </w:rPr>
          </w:rPrChange>
        </w:rPr>
        <w:t>plot</w:t>
      </w:r>
      <w:ins w:id="22" w:author="nathan hwangbo" w:date="2020-07-22T16:01:00Z">
        <w:r w:rsidR="00CD25DB" w:rsidRPr="00CD25DB">
          <w:rPr>
            <w:rFonts w:ascii="Arial" w:hAnsi="Arial" w:cs="Arial"/>
            <w:bCs/>
            <w:highlight w:val="lightGray"/>
            <w:rPrChange w:id="23" w:author="nathan hwangbo" w:date="2020-07-22T16:02:00Z">
              <w:rPr>
                <w:rFonts w:ascii="Arial" w:hAnsi="Arial" w:cs="Arial"/>
                <w:bCs/>
                <w:color w:val="000000" w:themeColor="text1"/>
              </w:rPr>
            </w:rPrChange>
          </w:rPr>
          <w:t xml:space="preserve"> site</w:t>
        </w:r>
      </w:ins>
      <w:r w:rsidRPr="00CD25DB">
        <w:rPr>
          <w:rFonts w:ascii="Arial" w:hAnsi="Arial" w:cs="Arial"/>
          <w:bCs/>
          <w:rPrChange w:id="24" w:author="nathan hwangbo" w:date="2020-07-22T16:01:00Z">
            <w:rPr>
              <w:rFonts w:ascii="Arial" w:hAnsi="Arial" w:cs="Arial"/>
              <w:bCs/>
              <w:color w:val="000000" w:themeColor="text1"/>
            </w:rPr>
          </w:rPrChange>
        </w:rPr>
        <w:t xml:space="preserve"> </w:t>
      </w:r>
      <w:r w:rsidRPr="003A5112">
        <w:rPr>
          <w:rFonts w:ascii="Arial" w:hAnsi="Arial" w:cs="Arial"/>
          <w:bCs/>
          <w:color w:val="000000" w:themeColor="text1"/>
        </w:rPr>
        <w:t xml:space="preserve">through time and in response to each nutrient addition treatment, as well as changes in the cover of these groups of species per </w:t>
      </w:r>
      <w:r w:rsidRPr="00CD25DB">
        <w:rPr>
          <w:rFonts w:ascii="Arial" w:hAnsi="Arial" w:cs="Arial"/>
          <w:bCs/>
          <w:strike/>
          <w:color w:val="000000" w:themeColor="text1"/>
          <w:highlight w:val="lightGray"/>
          <w:rPrChange w:id="25" w:author="nathan hwangbo" w:date="2020-07-22T16:02:00Z">
            <w:rPr>
              <w:rFonts w:ascii="Arial" w:hAnsi="Arial" w:cs="Arial"/>
              <w:bCs/>
              <w:color w:val="000000" w:themeColor="text1"/>
            </w:rPr>
          </w:rPrChange>
        </w:rPr>
        <w:t>plot</w:t>
      </w:r>
      <w:r w:rsidRPr="00CD25DB">
        <w:rPr>
          <w:rFonts w:ascii="Arial" w:hAnsi="Arial" w:cs="Arial"/>
          <w:bCs/>
          <w:color w:val="000000" w:themeColor="text1"/>
          <w:highlight w:val="lightGray"/>
          <w:rPrChange w:id="26" w:author="nathan hwangbo" w:date="2020-07-22T16:02:00Z">
            <w:rPr>
              <w:rFonts w:ascii="Arial" w:hAnsi="Arial" w:cs="Arial"/>
              <w:bCs/>
              <w:color w:val="000000" w:themeColor="text1"/>
            </w:rPr>
          </w:rPrChange>
        </w:rPr>
        <w:t xml:space="preserve"> </w:t>
      </w:r>
      <w:ins w:id="27" w:author="nathan hwangbo" w:date="2020-07-22T16:02:00Z">
        <w:r w:rsidR="00CD25DB" w:rsidRPr="00CD25DB">
          <w:rPr>
            <w:rFonts w:ascii="Arial" w:hAnsi="Arial" w:cs="Arial"/>
            <w:bCs/>
            <w:color w:val="000000" w:themeColor="text1"/>
            <w:highlight w:val="lightGray"/>
            <w:rPrChange w:id="28" w:author="nathan hwangbo" w:date="2020-07-22T16:02:00Z">
              <w:rPr>
                <w:rFonts w:ascii="Arial" w:hAnsi="Arial" w:cs="Arial"/>
                <w:bCs/>
                <w:color w:val="000000" w:themeColor="text1"/>
              </w:rPr>
            </w:rPrChange>
          </w:rPr>
          <w:t>site</w:t>
        </w:r>
        <w:r w:rsidR="00CD25DB">
          <w:rPr>
            <w:rFonts w:ascii="Arial" w:hAnsi="Arial" w:cs="Arial"/>
            <w:bCs/>
            <w:color w:val="000000" w:themeColor="text1"/>
          </w:rPr>
          <w:t xml:space="preserve"> </w:t>
        </w:r>
      </w:ins>
      <w:r w:rsidRPr="003A5112">
        <w:rPr>
          <w:rFonts w:ascii="Arial" w:hAnsi="Arial" w:cs="Arial"/>
          <w:bCs/>
          <w:color w:val="000000" w:themeColor="text1"/>
        </w:rPr>
        <w:t xml:space="preserve">through time and in response to each treatment. </w:t>
      </w:r>
      <w:commentRangeEnd w:id="19"/>
      <w:r w:rsidRPr="0054101B">
        <w:rPr>
          <w:rStyle w:val="CommentReference"/>
          <w:rFonts w:ascii="Arial" w:eastAsia="Arial" w:hAnsi="Arial" w:cs="Arial"/>
          <w:highlight w:val="lightGray"/>
          <w:rPrChange w:id="29" w:author="nathan hwangbo" w:date="2020-07-22T17:17:00Z">
            <w:rPr>
              <w:rStyle w:val="CommentReference"/>
              <w:rFonts w:ascii="Arial" w:eastAsia="Arial" w:hAnsi="Arial" w:cs="Arial"/>
            </w:rPr>
          </w:rPrChange>
        </w:rPr>
        <w:commentReference w:id="19"/>
      </w:r>
      <w:commentRangeEnd w:id="20"/>
      <w:r w:rsidR="00094FB3" w:rsidRPr="0054101B">
        <w:rPr>
          <w:rStyle w:val="CommentReference"/>
          <w:rFonts w:ascii="Arial" w:eastAsia="Arial" w:hAnsi="Arial" w:cs="Arial"/>
          <w:highlight w:val="lightGray"/>
          <w:rPrChange w:id="30" w:author="nathan hwangbo" w:date="2020-07-22T17:17:00Z">
            <w:rPr>
              <w:rStyle w:val="CommentReference"/>
              <w:rFonts w:ascii="Arial" w:eastAsia="Arial" w:hAnsi="Arial" w:cs="Arial"/>
            </w:rPr>
          </w:rPrChange>
        </w:rPr>
        <w:commentReference w:id="20"/>
      </w:r>
      <w:ins w:id="31" w:author="nathan hwangbo" w:date="2020-07-22T17:00:00Z">
        <w:r w:rsidR="0049465D" w:rsidRPr="0054101B">
          <w:rPr>
            <w:rFonts w:ascii="Arial" w:hAnsi="Arial" w:cs="Arial"/>
            <w:bCs/>
            <w:color w:val="000000" w:themeColor="text1"/>
            <w:highlight w:val="lightGray"/>
            <w:rPrChange w:id="32" w:author="nathan hwangbo" w:date="2020-07-22T17:17:00Z">
              <w:rPr>
                <w:rFonts w:ascii="Arial" w:hAnsi="Arial" w:cs="Arial"/>
                <w:bCs/>
                <w:color w:val="000000" w:themeColor="text1"/>
              </w:rPr>
            </w:rPrChange>
          </w:rPr>
          <w:t xml:space="preserve">To capture </w:t>
        </w:r>
      </w:ins>
      <w:ins w:id="33" w:author="nathan hwangbo" w:date="2020-07-22T17:06:00Z">
        <w:r w:rsidR="00094FB3" w:rsidRPr="0054101B">
          <w:rPr>
            <w:rFonts w:ascii="Arial" w:hAnsi="Arial" w:cs="Arial"/>
            <w:bCs/>
            <w:color w:val="000000" w:themeColor="text1"/>
            <w:highlight w:val="lightGray"/>
            <w:rPrChange w:id="34" w:author="nathan hwangbo" w:date="2020-07-22T17:17:00Z">
              <w:rPr>
                <w:rFonts w:ascii="Arial" w:hAnsi="Arial" w:cs="Arial"/>
                <w:bCs/>
                <w:color w:val="000000" w:themeColor="text1"/>
              </w:rPr>
            </w:rPrChange>
          </w:rPr>
          <w:t xml:space="preserve">the </w:t>
        </w:r>
      </w:ins>
      <w:ins w:id="35" w:author="nathan hwangbo" w:date="2020-07-22T17:05:00Z">
        <w:r w:rsidR="0049465D" w:rsidRPr="0054101B">
          <w:rPr>
            <w:rFonts w:ascii="Arial" w:hAnsi="Arial" w:cs="Arial"/>
            <w:bCs/>
            <w:color w:val="000000" w:themeColor="text1"/>
            <w:highlight w:val="lightGray"/>
            <w:rPrChange w:id="36" w:author="nathan hwangbo" w:date="2020-07-22T17:17:00Z">
              <w:rPr>
                <w:rFonts w:ascii="Arial" w:hAnsi="Arial" w:cs="Arial"/>
                <w:bCs/>
                <w:color w:val="000000" w:themeColor="text1"/>
              </w:rPr>
            </w:rPrChange>
          </w:rPr>
          <w:t xml:space="preserve">interaction between </w:t>
        </w:r>
      </w:ins>
      <w:ins w:id="37" w:author="nathan hwangbo" w:date="2020-07-22T17:00:00Z">
        <w:r w:rsidR="0049465D" w:rsidRPr="0054101B">
          <w:rPr>
            <w:rFonts w:ascii="Arial" w:hAnsi="Arial" w:cs="Arial"/>
            <w:bCs/>
            <w:color w:val="000000" w:themeColor="text1"/>
            <w:highlight w:val="lightGray"/>
            <w:rPrChange w:id="38" w:author="nathan hwangbo" w:date="2020-07-22T17:17:00Z">
              <w:rPr>
                <w:rFonts w:ascii="Arial" w:hAnsi="Arial" w:cs="Arial"/>
                <w:bCs/>
                <w:color w:val="000000" w:themeColor="text1"/>
              </w:rPr>
            </w:rPrChange>
          </w:rPr>
          <w:t>treatment effect</w:t>
        </w:r>
      </w:ins>
      <w:ins w:id="39" w:author="nathan hwangbo" w:date="2020-07-22T17:05:00Z">
        <w:r w:rsidR="0049465D" w:rsidRPr="0054101B">
          <w:rPr>
            <w:rFonts w:ascii="Arial" w:hAnsi="Arial" w:cs="Arial"/>
            <w:bCs/>
            <w:color w:val="000000" w:themeColor="text1"/>
            <w:highlight w:val="lightGray"/>
            <w:rPrChange w:id="40" w:author="nathan hwangbo" w:date="2020-07-22T17:17:00Z">
              <w:rPr>
                <w:rFonts w:ascii="Arial" w:hAnsi="Arial" w:cs="Arial"/>
                <w:bCs/>
                <w:color w:val="000000" w:themeColor="text1"/>
              </w:rPr>
            </w:rPrChange>
          </w:rPr>
          <w:t xml:space="preserve"> and our </w:t>
        </w:r>
      </w:ins>
      <w:ins w:id="41" w:author="nathan hwangbo" w:date="2020-07-22T17:07:00Z">
        <w:r w:rsidR="00094FB3" w:rsidRPr="0054101B">
          <w:rPr>
            <w:rFonts w:ascii="Arial" w:hAnsi="Arial" w:cs="Arial"/>
            <w:bCs/>
            <w:color w:val="000000" w:themeColor="text1"/>
            <w:highlight w:val="lightGray"/>
            <w:rPrChange w:id="42" w:author="nathan hwangbo" w:date="2020-07-22T17:17:00Z">
              <w:rPr>
                <w:rFonts w:ascii="Arial" w:hAnsi="Arial" w:cs="Arial"/>
                <w:bCs/>
                <w:color w:val="000000" w:themeColor="text1"/>
              </w:rPr>
            </w:rPrChange>
          </w:rPr>
          <w:t>species classifications</w:t>
        </w:r>
      </w:ins>
      <w:ins w:id="43" w:author="nathan hwangbo" w:date="2020-07-22T17:00:00Z">
        <w:r w:rsidR="0049465D" w:rsidRPr="0054101B">
          <w:rPr>
            <w:rFonts w:ascii="Arial" w:hAnsi="Arial" w:cs="Arial"/>
            <w:bCs/>
            <w:color w:val="000000" w:themeColor="text1"/>
            <w:highlight w:val="lightGray"/>
            <w:rPrChange w:id="44" w:author="nathan hwangbo" w:date="2020-07-22T17:17:00Z">
              <w:rPr>
                <w:rFonts w:ascii="Arial" w:hAnsi="Arial" w:cs="Arial"/>
                <w:bCs/>
                <w:color w:val="000000" w:themeColor="text1"/>
              </w:rPr>
            </w:rPrChange>
          </w:rPr>
          <w:t>,</w:t>
        </w:r>
      </w:ins>
      <w:ins w:id="45" w:author="nathan hwangbo" w:date="2020-07-22T15:57:00Z">
        <w:r w:rsidR="00CD25DB" w:rsidRPr="0054101B">
          <w:rPr>
            <w:rFonts w:ascii="Arial" w:hAnsi="Arial" w:cs="Arial"/>
            <w:bCs/>
            <w:color w:val="000000" w:themeColor="text1"/>
            <w:highlight w:val="lightGray"/>
            <w:rPrChange w:id="46" w:author="nathan hwangbo" w:date="2020-07-22T17:17:00Z">
              <w:rPr>
                <w:rFonts w:ascii="Arial" w:hAnsi="Arial" w:cs="Arial"/>
                <w:bCs/>
                <w:color w:val="000000" w:themeColor="text1"/>
              </w:rPr>
            </w:rPrChange>
          </w:rPr>
          <w:t xml:space="preserve"> we </w:t>
        </w:r>
      </w:ins>
      <w:ins w:id="47" w:author="nathan hwangbo" w:date="2020-07-22T16:25:00Z">
        <w:r w:rsidR="00BA4251" w:rsidRPr="0054101B">
          <w:rPr>
            <w:rFonts w:ascii="Arial" w:hAnsi="Arial" w:cs="Arial"/>
            <w:bCs/>
            <w:color w:val="000000" w:themeColor="text1"/>
            <w:highlight w:val="lightGray"/>
            <w:rPrChange w:id="48" w:author="nathan hwangbo" w:date="2020-07-22T17:17:00Z">
              <w:rPr>
                <w:rFonts w:ascii="Arial" w:hAnsi="Arial" w:cs="Arial"/>
                <w:bCs/>
                <w:color w:val="000000" w:themeColor="text1"/>
              </w:rPr>
            </w:rPrChange>
          </w:rPr>
          <w:t xml:space="preserve">average </w:t>
        </w:r>
      </w:ins>
      <w:ins w:id="49" w:author="nathan hwangbo" w:date="2020-07-22T16:32:00Z">
        <w:r w:rsidR="00BA4251" w:rsidRPr="0054101B">
          <w:rPr>
            <w:rFonts w:ascii="Arial" w:hAnsi="Arial" w:cs="Arial"/>
            <w:bCs/>
            <w:color w:val="000000" w:themeColor="text1"/>
            <w:highlight w:val="lightGray"/>
            <w:rPrChange w:id="50" w:author="nathan hwangbo" w:date="2020-07-22T17:17:00Z">
              <w:rPr>
                <w:rFonts w:ascii="Arial" w:hAnsi="Arial" w:cs="Arial"/>
                <w:bCs/>
                <w:color w:val="000000" w:themeColor="text1"/>
              </w:rPr>
            </w:rPrChange>
          </w:rPr>
          <w:t xml:space="preserve">relative </w:t>
        </w:r>
      </w:ins>
      <w:ins w:id="51" w:author="nathan hwangbo" w:date="2020-07-22T16:25:00Z">
        <w:r w:rsidR="00BA4251" w:rsidRPr="0054101B">
          <w:rPr>
            <w:rFonts w:ascii="Arial" w:hAnsi="Arial" w:cs="Arial"/>
            <w:bCs/>
            <w:color w:val="000000" w:themeColor="text1"/>
            <w:highlight w:val="lightGray"/>
            <w:rPrChange w:id="52" w:author="nathan hwangbo" w:date="2020-07-22T17:17:00Z">
              <w:rPr>
                <w:rFonts w:ascii="Arial" w:hAnsi="Arial" w:cs="Arial"/>
                <w:bCs/>
                <w:color w:val="000000" w:themeColor="text1"/>
              </w:rPr>
            </w:rPrChange>
          </w:rPr>
          <w:t xml:space="preserve">abundance and cover </w:t>
        </w:r>
      </w:ins>
      <w:ins w:id="53" w:author="nathan hwangbo" w:date="2020-07-22T16:26:00Z">
        <w:r w:rsidR="00BA4251" w:rsidRPr="0054101B">
          <w:rPr>
            <w:rFonts w:ascii="Arial" w:hAnsi="Arial" w:cs="Arial"/>
            <w:bCs/>
            <w:color w:val="000000" w:themeColor="text1"/>
            <w:highlight w:val="lightGray"/>
            <w:rPrChange w:id="54" w:author="nathan hwangbo" w:date="2020-07-22T17:17:00Z">
              <w:rPr>
                <w:rFonts w:ascii="Arial" w:hAnsi="Arial" w:cs="Arial"/>
                <w:bCs/>
                <w:color w:val="000000" w:themeColor="text1"/>
              </w:rPr>
            </w:rPrChange>
          </w:rPr>
          <w:t xml:space="preserve">over all species </w:t>
        </w:r>
      </w:ins>
      <w:ins w:id="55" w:author="nathan hwangbo" w:date="2020-07-22T16:27:00Z">
        <w:r w:rsidR="00BA4251" w:rsidRPr="0054101B">
          <w:rPr>
            <w:rFonts w:ascii="Arial" w:hAnsi="Arial" w:cs="Arial"/>
            <w:bCs/>
            <w:color w:val="000000" w:themeColor="text1"/>
            <w:highlight w:val="lightGray"/>
            <w:rPrChange w:id="56" w:author="nathan hwangbo" w:date="2020-07-22T17:17:00Z">
              <w:rPr>
                <w:rFonts w:ascii="Arial" w:hAnsi="Arial" w:cs="Arial"/>
                <w:bCs/>
                <w:color w:val="000000" w:themeColor="text1"/>
              </w:rPr>
            </w:rPrChange>
          </w:rPr>
          <w:t xml:space="preserve">within a site which </w:t>
        </w:r>
      </w:ins>
      <w:ins w:id="57" w:author="nathan hwangbo" w:date="2020-07-22T16:29:00Z">
        <w:r w:rsidR="00BA4251" w:rsidRPr="0054101B">
          <w:rPr>
            <w:rFonts w:ascii="Arial" w:hAnsi="Arial" w:cs="Arial"/>
            <w:bCs/>
            <w:color w:val="000000" w:themeColor="text1"/>
            <w:highlight w:val="lightGray"/>
            <w:rPrChange w:id="58" w:author="nathan hwangbo" w:date="2020-07-22T17:17:00Z">
              <w:rPr>
                <w:rFonts w:ascii="Arial" w:hAnsi="Arial" w:cs="Arial"/>
                <w:bCs/>
                <w:color w:val="000000" w:themeColor="text1"/>
              </w:rPr>
            </w:rPrChange>
          </w:rPr>
          <w:t xml:space="preserve">belong to the same </w:t>
        </w:r>
      </w:ins>
      <w:ins w:id="59" w:author="nathan hwangbo" w:date="2020-07-22T17:01:00Z">
        <w:r w:rsidR="0049465D" w:rsidRPr="0054101B">
          <w:rPr>
            <w:rFonts w:ascii="Arial" w:hAnsi="Arial" w:cs="Arial"/>
            <w:bCs/>
            <w:color w:val="000000" w:themeColor="text1"/>
            <w:highlight w:val="lightGray"/>
            <w:rPrChange w:id="60" w:author="nathan hwangbo" w:date="2020-07-22T17:17:00Z">
              <w:rPr>
                <w:rFonts w:ascii="Arial" w:hAnsi="Arial" w:cs="Arial"/>
                <w:bCs/>
                <w:color w:val="000000" w:themeColor="text1"/>
              </w:rPr>
            </w:rPrChange>
          </w:rPr>
          <w:t xml:space="preserve">treatment group and </w:t>
        </w:r>
      </w:ins>
      <w:ins w:id="61" w:author="nathan hwangbo" w:date="2020-07-22T16:36:00Z">
        <w:r w:rsidR="00327FAC" w:rsidRPr="0054101B">
          <w:rPr>
            <w:rFonts w:ascii="Arial" w:hAnsi="Arial" w:cs="Arial"/>
            <w:bCs/>
            <w:color w:val="000000" w:themeColor="text1"/>
            <w:highlight w:val="lightGray"/>
            <w:rPrChange w:id="62" w:author="nathan hwangbo" w:date="2020-07-22T17:17:00Z">
              <w:rPr>
                <w:rFonts w:ascii="Arial" w:hAnsi="Arial" w:cs="Arial"/>
                <w:bCs/>
                <w:color w:val="000000" w:themeColor="text1"/>
              </w:rPr>
            </w:rPrChange>
          </w:rPr>
          <w:t xml:space="preserve">pre-treatment </w:t>
        </w:r>
      </w:ins>
      <w:ins w:id="63" w:author="nathan hwangbo" w:date="2020-07-22T16:29:00Z">
        <w:r w:rsidR="00BA4251" w:rsidRPr="0054101B">
          <w:rPr>
            <w:rFonts w:ascii="Arial" w:hAnsi="Arial" w:cs="Arial"/>
            <w:bCs/>
            <w:color w:val="000000" w:themeColor="text1"/>
            <w:highlight w:val="lightGray"/>
            <w:rPrChange w:id="64" w:author="nathan hwangbo" w:date="2020-07-22T17:17:00Z">
              <w:rPr>
                <w:rFonts w:ascii="Arial" w:hAnsi="Arial" w:cs="Arial"/>
                <w:bCs/>
                <w:color w:val="000000" w:themeColor="text1"/>
              </w:rPr>
            </w:rPrChange>
          </w:rPr>
          <w:t>abundance classification.</w:t>
        </w:r>
      </w:ins>
      <w:ins w:id="65" w:author="nathan hwangbo" w:date="2020-07-22T16:32:00Z">
        <w:r w:rsidR="00BA4251" w:rsidRPr="0054101B">
          <w:rPr>
            <w:rFonts w:ascii="Arial" w:hAnsi="Arial" w:cs="Arial"/>
            <w:bCs/>
            <w:color w:val="000000" w:themeColor="text1"/>
            <w:highlight w:val="lightGray"/>
            <w:rPrChange w:id="66" w:author="nathan hwangbo" w:date="2020-07-22T17:17:00Z">
              <w:rPr>
                <w:rFonts w:ascii="Arial" w:hAnsi="Arial" w:cs="Arial"/>
                <w:bCs/>
                <w:color w:val="000000" w:themeColor="text1"/>
              </w:rPr>
            </w:rPrChange>
          </w:rPr>
          <w:t xml:space="preserve"> </w:t>
        </w:r>
      </w:ins>
      <w:ins w:id="67" w:author="nathan hwangbo" w:date="2020-07-22T16:50:00Z">
        <w:r w:rsidR="003854F5" w:rsidRPr="0054101B">
          <w:rPr>
            <w:rFonts w:ascii="Arial" w:hAnsi="Arial" w:cs="Arial"/>
            <w:bCs/>
            <w:color w:val="000000" w:themeColor="text1"/>
            <w:highlight w:val="lightGray"/>
            <w:rPrChange w:id="68" w:author="nathan hwangbo" w:date="2020-07-22T17:17:00Z">
              <w:rPr>
                <w:rFonts w:ascii="Arial" w:hAnsi="Arial" w:cs="Arial"/>
                <w:bCs/>
                <w:color w:val="000000" w:themeColor="text1"/>
              </w:rPr>
            </w:rPrChange>
          </w:rPr>
          <w:t>Percentage differences were</w:t>
        </w:r>
      </w:ins>
      <w:ins w:id="69" w:author="nathan hwangbo" w:date="2020-07-22T16:51:00Z">
        <w:r w:rsidR="003854F5" w:rsidRPr="0054101B">
          <w:rPr>
            <w:rFonts w:ascii="Arial" w:hAnsi="Arial" w:cs="Arial"/>
            <w:bCs/>
            <w:color w:val="000000" w:themeColor="text1"/>
            <w:highlight w:val="lightGray"/>
            <w:rPrChange w:id="70" w:author="nathan hwangbo" w:date="2020-07-22T17:17:00Z">
              <w:rPr>
                <w:rFonts w:ascii="Arial" w:hAnsi="Arial" w:cs="Arial"/>
                <w:bCs/>
                <w:color w:val="000000" w:themeColor="text1"/>
              </w:rPr>
            </w:rPrChange>
          </w:rPr>
          <w:t xml:space="preserve"> </w:t>
        </w:r>
      </w:ins>
      <w:ins w:id="71" w:author="nathan hwangbo" w:date="2020-07-22T17:07:00Z">
        <w:r w:rsidR="00094FB3" w:rsidRPr="0054101B">
          <w:rPr>
            <w:rFonts w:ascii="Arial" w:hAnsi="Arial" w:cs="Arial"/>
            <w:bCs/>
            <w:color w:val="000000" w:themeColor="text1"/>
            <w:highlight w:val="lightGray"/>
            <w:rPrChange w:id="72" w:author="nathan hwangbo" w:date="2020-07-22T17:17:00Z">
              <w:rPr>
                <w:rFonts w:ascii="Arial" w:hAnsi="Arial" w:cs="Arial"/>
                <w:bCs/>
                <w:color w:val="000000" w:themeColor="text1"/>
              </w:rPr>
            </w:rPrChange>
          </w:rPr>
          <w:t xml:space="preserve">then </w:t>
        </w:r>
      </w:ins>
      <w:ins w:id="73" w:author="nathan hwangbo" w:date="2020-07-22T16:51:00Z">
        <w:r w:rsidR="003854F5" w:rsidRPr="0054101B">
          <w:rPr>
            <w:rFonts w:ascii="Arial" w:hAnsi="Arial" w:cs="Arial"/>
            <w:bCs/>
            <w:color w:val="000000" w:themeColor="text1"/>
            <w:highlight w:val="lightGray"/>
            <w:rPrChange w:id="74" w:author="nathan hwangbo" w:date="2020-07-22T17:17:00Z">
              <w:rPr>
                <w:rFonts w:ascii="Arial" w:hAnsi="Arial" w:cs="Arial"/>
                <w:bCs/>
                <w:color w:val="000000" w:themeColor="text1"/>
              </w:rPr>
            </w:rPrChange>
          </w:rPr>
          <w:t xml:space="preserve">computed to compare </w:t>
        </w:r>
      </w:ins>
      <w:ins w:id="75" w:author="nathan hwangbo" w:date="2020-07-22T16:49:00Z">
        <w:r w:rsidR="003854F5" w:rsidRPr="0054101B">
          <w:rPr>
            <w:rFonts w:ascii="Arial" w:hAnsi="Arial" w:cs="Arial"/>
            <w:bCs/>
            <w:color w:val="000000" w:themeColor="text1"/>
            <w:highlight w:val="lightGray"/>
            <w:rPrChange w:id="76" w:author="nathan hwangbo" w:date="2020-07-22T17:17:00Z">
              <w:rPr>
                <w:rFonts w:ascii="Arial" w:hAnsi="Arial" w:cs="Arial"/>
                <w:bCs/>
                <w:color w:val="000000" w:themeColor="text1"/>
              </w:rPr>
            </w:rPrChange>
          </w:rPr>
          <w:t>t</w:t>
        </w:r>
      </w:ins>
      <w:ins w:id="77" w:author="nathan hwangbo" w:date="2020-07-22T16:33:00Z">
        <w:r w:rsidR="00BA4251" w:rsidRPr="0054101B">
          <w:rPr>
            <w:rFonts w:ascii="Arial" w:hAnsi="Arial" w:cs="Arial"/>
            <w:bCs/>
            <w:color w:val="000000" w:themeColor="text1"/>
            <w:highlight w:val="lightGray"/>
            <w:rPrChange w:id="78" w:author="nathan hwangbo" w:date="2020-07-22T17:17:00Z">
              <w:rPr>
                <w:rFonts w:ascii="Arial" w:hAnsi="Arial" w:cs="Arial"/>
                <w:bCs/>
                <w:color w:val="000000" w:themeColor="text1"/>
              </w:rPr>
            </w:rPrChange>
          </w:rPr>
          <w:t>hese averages to the</w:t>
        </w:r>
      </w:ins>
      <w:ins w:id="79" w:author="nathan hwangbo" w:date="2020-07-22T16:36:00Z">
        <w:r w:rsidR="00327FAC" w:rsidRPr="0054101B">
          <w:rPr>
            <w:rFonts w:ascii="Arial" w:hAnsi="Arial" w:cs="Arial"/>
            <w:bCs/>
            <w:color w:val="000000" w:themeColor="text1"/>
            <w:highlight w:val="lightGray"/>
            <w:rPrChange w:id="80" w:author="nathan hwangbo" w:date="2020-07-22T17:17:00Z">
              <w:rPr>
                <w:rFonts w:ascii="Arial" w:hAnsi="Arial" w:cs="Arial"/>
                <w:bCs/>
                <w:color w:val="000000" w:themeColor="text1"/>
              </w:rPr>
            </w:rPrChange>
          </w:rPr>
          <w:t xml:space="preserve"> corresponding average for controls with the same classification</w:t>
        </w:r>
      </w:ins>
      <w:ins w:id="81" w:author="nathan hwangbo" w:date="2020-07-22T16:37:00Z">
        <w:r w:rsidR="00327FAC" w:rsidRPr="0054101B">
          <w:rPr>
            <w:rFonts w:ascii="Arial" w:hAnsi="Arial" w:cs="Arial"/>
            <w:bCs/>
            <w:color w:val="000000" w:themeColor="text1"/>
            <w:highlight w:val="lightGray"/>
            <w:rPrChange w:id="82" w:author="nathan hwangbo" w:date="2020-07-22T17:17:00Z">
              <w:rPr>
                <w:rFonts w:ascii="Arial" w:hAnsi="Arial" w:cs="Arial"/>
                <w:bCs/>
                <w:color w:val="000000" w:themeColor="text1"/>
              </w:rPr>
            </w:rPrChange>
          </w:rPr>
          <w:t xml:space="preserve"> at the site. </w:t>
        </w:r>
      </w:ins>
      <w:ins w:id="83" w:author="nathan hwangbo" w:date="2020-07-22T16:57:00Z">
        <w:r w:rsidR="0049465D" w:rsidRPr="0054101B">
          <w:rPr>
            <w:rFonts w:ascii="Arial" w:hAnsi="Arial" w:cs="Arial"/>
            <w:bCs/>
            <w:color w:val="000000" w:themeColor="text1"/>
            <w:highlight w:val="lightGray"/>
            <w:rPrChange w:id="84" w:author="nathan hwangbo" w:date="2020-07-22T17:17:00Z">
              <w:rPr>
                <w:rFonts w:ascii="Arial" w:hAnsi="Arial" w:cs="Arial"/>
                <w:bCs/>
                <w:color w:val="000000" w:themeColor="text1"/>
              </w:rPr>
            </w:rPrChange>
          </w:rPr>
          <w:t>The distribution of</w:t>
        </w:r>
      </w:ins>
      <w:ins w:id="85" w:author="nathan hwangbo" w:date="2020-07-22T16:58:00Z">
        <w:r w:rsidR="0049465D" w:rsidRPr="0054101B">
          <w:rPr>
            <w:rFonts w:ascii="Arial" w:hAnsi="Arial" w:cs="Arial"/>
            <w:bCs/>
            <w:color w:val="000000" w:themeColor="text1"/>
            <w:highlight w:val="lightGray"/>
            <w:rPrChange w:id="86" w:author="nathan hwangbo" w:date="2020-07-22T17:17:00Z">
              <w:rPr>
                <w:rFonts w:ascii="Arial" w:hAnsi="Arial" w:cs="Arial"/>
                <w:bCs/>
                <w:color w:val="000000" w:themeColor="text1"/>
              </w:rPr>
            </w:rPrChange>
          </w:rPr>
          <w:t xml:space="preserve"> these percent differences in aggregate are displayed here (Boxplot Figures). </w:t>
        </w:r>
      </w:ins>
    </w:p>
    <w:p w14:paraId="168279CF" w14:textId="279360E9" w:rsidR="00EF09A2" w:rsidRPr="003A5112" w:rsidRDefault="00327FAC" w:rsidP="006222BB">
      <w:pPr>
        <w:ind w:firstLine="720"/>
        <w:rPr>
          <w:rFonts w:ascii="Arial" w:hAnsi="Arial" w:cs="Arial"/>
          <w:bCs/>
          <w:color w:val="000000" w:themeColor="text1"/>
        </w:rPr>
      </w:pPr>
      <w:ins w:id="87" w:author="nathan hwangbo" w:date="2020-07-22T16:37:00Z">
        <w:r w:rsidRPr="0054101B">
          <w:rPr>
            <w:rFonts w:ascii="Arial" w:hAnsi="Arial" w:cs="Arial"/>
            <w:bCs/>
            <w:color w:val="000000" w:themeColor="text1"/>
            <w:highlight w:val="lightGray"/>
            <w:rPrChange w:id="88" w:author="nathan hwangbo" w:date="2020-07-22T17:17:00Z">
              <w:rPr>
                <w:rFonts w:ascii="Arial" w:hAnsi="Arial" w:cs="Arial"/>
                <w:bCs/>
                <w:color w:val="000000" w:themeColor="text1"/>
              </w:rPr>
            </w:rPrChange>
          </w:rPr>
          <w:t>T</w:t>
        </w:r>
      </w:ins>
      <w:ins w:id="89" w:author="nathan hwangbo" w:date="2020-07-22T16:57:00Z">
        <w:r w:rsidR="0049465D" w:rsidRPr="0054101B">
          <w:rPr>
            <w:rFonts w:ascii="Arial" w:hAnsi="Arial" w:cs="Arial"/>
            <w:bCs/>
            <w:color w:val="000000" w:themeColor="text1"/>
            <w:highlight w:val="lightGray"/>
            <w:rPrChange w:id="90" w:author="nathan hwangbo" w:date="2020-07-22T17:17:00Z">
              <w:rPr>
                <w:rFonts w:ascii="Arial" w:hAnsi="Arial" w:cs="Arial"/>
                <w:bCs/>
                <w:color w:val="000000" w:themeColor="text1"/>
              </w:rPr>
            </w:rPrChange>
          </w:rPr>
          <w:t>o capture temporal</w:t>
        </w:r>
      </w:ins>
      <w:ins w:id="91" w:author="nathan hwangbo" w:date="2020-07-22T16:58:00Z">
        <w:r w:rsidR="0049465D" w:rsidRPr="0054101B">
          <w:rPr>
            <w:rFonts w:ascii="Arial" w:hAnsi="Arial" w:cs="Arial"/>
            <w:bCs/>
            <w:color w:val="000000" w:themeColor="text1"/>
            <w:highlight w:val="lightGray"/>
            <w:rPrChange w:id="92" w:author="nathan hwangbo" w:date="2020-07-22T17:17:00Z">
              <w:rPr>
                <w:rFonts w:ascii="Arial" w:hAnsi="Arial" w:cs="Arial"/>
                <w:bCs/>
                <w:color w:val="000000" w:themeColor="text1"/>
              </w:rPr>
            </w:rPrChange>
          </w:rPr>
          <w:t xml:space="preserve"> variation</w:t>
        </w:r>
      </w:ins>
      <w:ins w:id="93" w:author="nathan hwangbo" w:date="2020-07-22T17:04:00Z">
        <w:r w:rsidR="0049465D" w:rsidRPr="0054101B">
          <w:rPr>
            <w:rFonts w:ascii="Arial" w:hAnsi="Arial" w:cs="Arial"/>
            <w:bCs/>
            <w:color w:val="000000" w:themeColor="text1"/>
            <w:highlight w:val="lightGray"/>
            <w:rPrChange w:id="94" w:author="nathan hwangbo" w:date="2020-07-22T17:17:00Z">
              <w:rPr>
                <w:rFonts w:ascii="Arial" w:hAnsi="Arial" w:cs="Arial"/>
                <w:bCs/>
                <w:color w:val="000000" w:themeColor="text1"/>
              </w:rPr>
            </w:rPrChange>
          </w:rPr>
          <w:t xml:space="preserve"> in treatment effect</w:t>
        </w:r>
      </w:ins>
      <w:ins w:id="95" w:author="nathan hwangbo" w:date="2020-07-22T16:57:00Z">
        <w:r w:rsidR="0049465D" w:rsidRPr="0054101B">
          <w:rPr>
            <w:rFonts w:ascii="Arial" w:hAnsi="Arial" w:cs="Arial"/>
            <w:bCs/>
            <w:color w:val="000000" w:themeColor="text1"/>
            <w:highlight w:val="lightGray"/>
            <w:rPrChange w:id="96" w:author="nathan hwangbo" w:date="2020-07-22T17:17:00Z">
              <w:rPr>
                <w:rFonts w:ascii="Arial" w:hAnsi="Arial" w:cs="Arial"/>
                <w:bCs/>
                <w:color w:val="000000" w:themeColor="text1"/>
              </w:rPr>
            </w:rPrChange>
          </w:rPr>
          <w:t xml:space="preserve">, </w:t>
        </w:r>
      </w:ins>
      <w:ins w:id="97" w:author="nathan hwangbo" w:date="2020-07-22T16:58:00Z">
        <w:r w:rsidR="0049465D" w:rsidRPr="0054101B">
          <w:rPr>
            <w:rFonts w:ascii="Arial" w:hAnsi="Arial" w:cs="Arial"/>
            <w:bCs/>
            <w:color w:val="000000" w:themeColor="text1"/>
            <w:highlight w:val="lightGray"/>
            <w:rPrChange w:id="98" w:author="nathan hwangbo" w:date="2020-07-22T17:17:00Z">
              <w:rPr>
                <w:rFonts w:ascii="Arial" w:hAnsi="Arial" w:cs="Arial"/>
                <w:bCs/>
                <w:color w:val="000000" w:themeColor="text1"/>
              </w:rPr>
            </w:rPrChange>
          </w:rPr>
          <w:t xml:space="preserve">we </w:t>
        </w:r>
      </w:ins>
      <w:ins w:id="99" w:author="nathan hwangbo" w:date="2020-07-22T17:03:00Z">
        <w:r w:rsidR="0049465D" w:rsidRPr="0054101B">
          <w:rPr>
            <w:rFonts w:ascii="Arial" w:hAnsi="Arial" w:cs="Arial"/>
            <w:bCs/>
            <w:color w:val="000000" w:themeColor="text1"/>
            <w:highlight w:val="lightGray"/>
            <w:rPrChange w:id="100" w:author="nathan hwangbo" w:date="2020-07-22T17:17:00Z">
              <w:rPr>
                <w:rFonts w:ascii="Arial" w:hAnsi="Arial" w:cs="Arial"/>
                <w:bCs/>
                <w:color w:val="000000" w:themeColor="text1"/>
              </w:rPr>
            </w:rPrChange>
          </w:rPr>
          <w:t xml:space="preserve">instead average relative abundance and cover over all species within a </w:t>
        </w:r>
      </w:ins>
      <w:ins w:id="101" w:author="nathan hwangbo" w:date="2020-07-22T17:08:00Z">
        <w:r w:rsidR="00094FB3" w:rsidRPr="0054101B">
          <w:rPr>
            <w:rFonts w:ascii="Arial" w:hAnsi="Arial" w:cs="Arial"/>
            <w:bCs/>
            <w:color w:val="000000" w:themeColor="text1"/>
            <w:highlight w:val="lightGray"/>
            <w:rPrChange w:id="102" w:author="nathan hwangbo" w:date="2020-07-22T17:17:00Z">
              <w:rPr>
                <w:rFonts w:ascii="Arial" w:hAnsi="Arial" w:cs="Arial"/>
                <w:bCs/>
                <w:color w:val="000000" w:themeColor="text1"/>
              </w:rPr>
            </w:rPrChange>
          </w:rPr>
          <w:t xml:space="preserve">shared treatment </w:t>
        </w:r>
      </w:ins>
      <w:ins w:id="103" w:author="nathan hwangbo" w:date="2020-07-22T17:14:00Z">
        <w:r w:rsidR="00094FB3" w:rsidRPr="0054101B">
          <w:rPr>
            <w:rFonts w:ascii="Arial" w:hAnsi="Arial" w:cs="Arial"/>
            <w:bCs/>
            <w:color w:val="000000" w:themeColor="text1"/>
            <w:highlight w:val="lightGray"/>
            <w:rPrChange w:id="104" w:author="nathan hwangbo" w:date="2020-07-22T17:17:00Z">
              <w:rPr>
                <w:rFonts w:ascii="Arial" w:hAnsi="Arial" w:cs="Arial"/>
                <w:bCs/>
                <w:color w:val="000000" w:themeColor="text1"/>
              </w:rPr>
            </w:rPrChange>
          </w:rPr>
          <w:t xml:space="preserve">and site at each </w:t>
        </w:r>
      </w:ins>
      <w:ins w:id="105" w:author="nathan hwangbo" w:date="2020-07-22T17:16:00Z">
        <w:r w:rsidR="00094FB3" w:rsidRPr="0054101B">
          <w:rPr>
            <w:rFonts w:ascii="Arial" w:hAnsi="Arial" w:cs="Arial"/>
            <w:bCs/>
            <w:color w:val="000000" w:themeColor="text1"/>
            <w:highlight w:val="lightGray"/>
            <w:rPrChange w:id="106" w:author="nathan hwangbo" w:date="2020-07-22T17:17:00Z">
              <w:rPr>
                <w:rFonts w:ascii="Arial" w:hAnsi="Arial" w:cs="Arial"/>
                <w:bCs/>
                <w:color w:val="000000" w:themeColor="text1"/>
              </w:rPr>
            </w:rPrChange>
          </w:rPr>
          <w:t xml:space="preserve">treatment </w:t>
        </w:r>
      </w:ins>
      <w:ins w:id="107" w:author="nathan hwangbo" w:date="2020-07-22T17:14:00Z">
        <w:r w:rsidR="00094FB3" w:rsidRPr="0054101B">
          <w:rPr>
            <w:rFonts w:ascii="Arial" w:hAnsi="Arial" w:cs="Arial"/>
            <w:bCs/>
            <w:color w:val="000000" w:themeColor="text1"/>
            <w:highlight w:val="lightGray"/>
            <w:rPrChange w:id="108" w:author="nathan hwangbo" w:date="2020-07-22T17:17:00Z">
              <w:rPr>
                <w:rFonts w:ascii="Arial" w:hAnsi="Arial" w:cs="Arial"/>
                <w:bCs/>
                <w:color w:val="000000" w:themeColor="text1"/>
              </w:rPr>
            </w:rPrChange>
          </w:rPr>
          <w:t>year.</w:t>
        </w:r>
      </w:ins>
      <w:ins w:id="109" w:author="nathan hwangbo" w:date="2020-07-22T17:15:00Z">
        <w:r w:rsidR="00094FB3" w:rsidRPr="0054101B">
          <w:rPr>
            <w:rFonts w:ascii="Arial" w:hAnsi="Arial" w:cs="Arial"/>
            <w:bCs/>
            <w:color w:val="000000" w:themeColor="text1"/>
            <w:highlight w:val="lightGray"/>
            <w:rPrChange w:id="110" w:author="nathan hwangbo" w:date="2020-07-22T17:17:00Z">
              <w:rPr>
                <w:rFonts w:ascii="Arial" w:hAnsi="Arial" w:cs="Arial"/>
                <w:bCs/>
                <w:color w:val="000000" w:themeColor="text1"/>
              </w:rPr>
            </w:rPrChange>
          </w:rPr>
          <w:t xml:space="preserve"> Comparisons with controls are made using yearly percentage differences, and these differences are then averaged over all sites at each </w:t>
        </w:r>
      </w:ins>
      <w:ins w:id="111" w:author="nathan hwangbo" w:date="2020-07-22T17:17:00Z">
        <w:r w:rsidR="0054101B" w:rsidRPr="0054101B">
          <w:rPr>
            <w:rFonts w:ascii="Arial" w:hAnsi="Arial" w:cs="Arial"/>
            <w:bCs/>
            <w:color w:val="000000" w:themeColor="text1"/>
            <w:highlight w:val="lightGray"/>
            <w:rPrChange w:id="112" w:author="nathan hwangbo" w:date="2020-07-22T17:17:00Z">
              <w:rPr>
                <w:rFonts w:ascii="Arial" w:hAnsi="Arial" w:cs="Arial"/>
                <w:bCs/>
                <w:color w:val="000000" w:themeColor="text1"/>
              </w:rPr>
            </w:rPrChange>
          </w:rPr>
          <w:t xml:space="preserve">treatment and </w:t>
        </w:r>
      </w:ins>
      <w:ins w:id="113" w:author="nathan hwangbo" w:date="2020-07-22T17:16:00Z">
        <w:r w:rsidR="00094FB3" w:rsidRPr="0054101B">
          <w:rPr>
            <w:rFonts w:ascii="Arial" w:hAnsi="Arial" w:cs="Arial"/>
            <w:bCs/>
            <w:color w:val="000000" w:themeColor="text1"/>
            <w:highlight w:val="lightGray"/>
            <w:rPrChange w:id="114" w:author="nathan hwangbo" w:date="2020-07-22T17:17:00Z">
              <w:rPr>
                <w:rFonts w:ascii="Arial" w:hAnsi="Arial" w:cs="Arial"/>
                <w:bCs/>
                <w:color w:val="000000" w:themeColor="text1"/>
              </w:rPr>
            </w:rPrChange>
          </w:rPr>
          <w:t>treatment year.</w:t>
        </w:r>
        <w:r w:rsidR="0054101B" w:rsidRPr="0054101B">
          <w:rPr>
            <w:rFonts w:ascii="Arial" w:hAnsi="Arial" w:cs="Arial"/>
            <w:bCs/>
            <w:color w:val="000000" w:themeColor="text1"/>
            <w:highlight w:val="lightGray"/>
            <w:rPrChange w:id="115" w:author="nathan hwangbo" w:date="2020-07-22T17:17:00Z">
              <w:rPr>
                <w:rFonts w:ascii="Arial" w:hAnsi="Arial" w:cs="Arial"/>
                <w:bCs/>
                <w:color w:val="000000" w:themeColor="text1"/>
              </w:rPr>
            </w:rPrChange>
          </w:rPr>
          <w:t xml:space="preserve"> </w:t>
        </w:r>
      </w:ins>
      <w:ins w:id="116" w:author="nathan hwangbo" w:date="2020-07-22T17:17:00Z">
        <w:r w:rsidR="0054101B" w:rsidRPr="0054101B">
          <w:rPr>
            <w:rFonts w:ascii="Arial" w:hAnsi="Arial" w:cs="Arial"/>
            <w:bCs/>
            <w:color w:val="000000" w:themeColor="text1"/>
            <w:highlight w:val="lightGray"/>
            <w:rPrChange w:id="117" w:author="nathan hwangbo" w:date="2020-07-22T17:17:00Z">
              <w:rPr>
                <w:rFonts w:ascii="Arial" w:hAnsi="Arial" w:cs="Arial"/>
                <w:bCs/>
                <w:color w:val="000000" w:themeColor="text1"/>
              </w:rPr>
            </w:rPrChange>
          </w:rPr>
          <w:t>(Line graph figures at the very bottom of the page)</w:t>
        </w:r>
      </w:ins>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18"/>
      <w:commentRangeStart w:id="119"/>
      <w:r w:rsidRPr="003A5112">
        <w:rPr>
          <w:rFonts w:ascii="Arial" w:hAnsi="Arial" w:cs="Arial"/>
          <w:bCs/>
          <w:i/>
          <w:iCs/>
          <w:color w:val="000000" w:themeColor="text1"/>
        </w:rPr>
        <w:t>remaining</w:t>
      </w:r>
      <w:commentRangeEnd w:id="118"/>
      <w:r w:rsidR="003A5112" w:rsidRPr="003A5112">
        <w:rPr>
          <w:rStyle w:val="CommentReference"/>
          <w:rFonts w:ascii="Arial" w:eastAsia="Arial" w:hAnsi="Arial" w:cs="Arial"/>
        </w:rPr>
        <w:commentReference w:id="118"/>
      </w:r>
      <w:commentRangeEnd w:id="119"/>
      <w:r w:rsidR="0020217F">
        <w:rPr>
          <w:rStyle w:val="CommentReference"/>
          <w:rFonts w:ascii="Arial" w:eastAsia="Arial" w:hAnsi="Arial" w:cs="Arial"/>
        </w:rPr>
        <w:commentReference w:id="119"/>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713120CB" w:rsidR="007C0AD3" w:rsidRPr="00E653A4" w:rsidRDefault="00E00782" w:rsidP="00EC6752">
      <w:pPr>
        <w:rPr>
          <w:rFonts w:ascii="Arial" w:hAnsi="Arial" w:cs="Arial"/>
          <w:bCs/>
          <w:color w:val="000000" w:themeColor="text1"/>
          <w:highlight w:val="lightGray"/>
        </w:rPr>
      </w:pPr>
      <w:ins w:id="120" w:author="Laura Dee" w:date="2020-07-21T15:37:00Z">
        <w:r>
          <w:rPr>
            <w:rFonts w:ascii="Arial" w:hAnsi="Arial" w:cs="Arial"/>
            <w:bCs/>
            <w:color w:val="000000" w:themeColor="text1"/>
            <w:highlight w:val="lightGray"/>
          </w:rPr>
          <w:t>We use t</w:t>
        </w:r>
        <w:r w:rsidRPr="00E653A4">
          <w:rPr>
            <w:rFonts w:ascii="Arial" w:hAnsi="Arial" w:cs="Arial"/>
            <w:bCs/>
            <w:color w:val="000000" w:themeColor="text1"/>
            <w:highlight w:val="lightGray"/>
          </w:rPr>
          <w:t>wo models</w:t>
        </w:r>
        <w:r>
          <w:rPr>
            <w:rFonts w:ascii="Arial" w:hAnsi="Arial" w:cs="Arial"/>
            <w:bCs/>
            <w:color w:val="000000" w:themeColor="text1"/>
            <w:highlight w:val="lightGray"/>
          </w:rPr>
          <w:t xml:space="preserve"> to quantify the likelihood of species losses through time</w:t>
        </w:r>
      </w:ins>
      <w:del w:id="121" w:author="Laura Dee" w:date="2020-07-21T15:37:00Z">
        <w:r w:rsidR="007C0AD3" w:rsidRPr="00E653A4" w:rsidDel="00E00782">
          <w:rPr>
            <w:rFonts w:ascii="Arial" w:hAnsi="Arial" w:cs="Arial"/>
            <w:bCs/>
            <w:color w:val="000000" w:themeColor="text1"/>
            <w:highlight w:val="lightGray"/>
          </w:rPr>
          <w:delText>Two models are formed</w:delText>
        </w:r>
      </w:del>
      <w:r w:rsidR="007C0AD3" w:rsidRPr="00E653A4">
        <w:rPr>
          <w:rFonts w:ascii="Arial" w:hAnsi="Arial" w:cs="Arial"/>
          <w:bCs/>
          <w:color w:val="000000" w:themeColor="text1"/>
          <w:highlight w:val="lightGray"/>
        </w:rPr>
        <w:t xml:space="preserve">: one for modeling the probability of loss </w:t>
      </w:r>
      <w:r w:rsidR="00A32F4A" w:rsidRPr="00E653A4">
        <w:rPr>
          <w:rFonts w:ascii="Arial" w:hAnsi="Arial" w:cs="Arial"/>
          <w:bCs/>
          <w:color w:val="000000" w:themeColor="text1"/>
          <w:highlight w:val="lightGray"/>
        </w:rPr>
        <w:t xml:space="preserve">at the end of the study </w:t>
      </w:r>
      <w:r w:rsidR="007C0AD3"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007C0AD3"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1C165EDA"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ins w:id="122" w:author="nathan hwangbo" w:date="2020-07-22T11:27:00Z">
        <w:r w:rsidR="00705BA7">
          <w:rPr>
            <w:rFonts w:ascii="Arial" w:hAnsi="Arial" w:cs="Arial"/>
            <w:bCs/>
            <w:color w:val="000000" w:themeColor="text1"/>
            <w:highlight w:val="lightGray"/>
          </w:rPr>
          <w:t xml:space="preserve"> use the `lme4` package in `R` to</w:t>
        </w:r>
      </w:ins>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23"/>
      <w:commentRangeStart w:id="124"/>
      <w:r w:rsidR="005E3E5A" w:rsidRPr="00E653A4">
        <w:rPr>
          <w:rFonts w:ascii="Arial" w:hAnsi="Arial" w:cs="Arial"/>
          <w:bCs/>
          <w:color w:val="000000" w:themeColor="text1"/>
          <w:highlight w:val="lightGray"/>
        </w:rPr>
        <w:t>treatment</w:t>
      </w:r>
      <w:commentRangeEnd w:id="123"/>
      <w:r w:rsidR="0020217F">
        <w:rPr>
          <w:rStyle w:val="CommentReference"/>
          <w:rFonts w:ascii="Arial" w:eastAsia="Arial" w:hAnsi="Arial" w:cs="Arial"/>
        </w:rPr>
        <w:commentReference w:id="123"/>
      </w:r>
      <w:commentRangeEnd w:id="124"/>
      <w:r w:rsidR="00705BA7">
        <w:rPr>
          <w:rStyle w:val="CommentReference"/>
          <w:rFonts w:ascii="Arial" w:eastAsia="Arial" w:hAnsi="Arial" w:cs="Arial"/>
        </w:rPr>
        <w:commentReference w:id="124"/>
      </w:r>
      <w:ins w:id="125" w:author="nathan hwangbo" w:date="2020-07-22T11:27:00Z">
        <w:r w:rsidR="00705BA7">
          <w:rPr>
            <w:rFonts w:ascii="Arial" w:hAnsi="Arial" w:cs="Arial"/>
            <w:bCs/>
            <w:color w:val="000000" w:themeColor="text1"/>
            <w:highlight w:val="lightGray"/>
          </w:rPr>
          <w:t xml:space="preserve"> (</w:t>
        </w:r>
      </w:ins>
      <w:ins w:id="126" w:author="nathan hwangbo" w:date="2020-07-22T11:28:00Z">
        <w:r w:rsidR="00705BA7">
          <w:rPr>
            <w:rFonts w:ascii="Arial" w:hAnsi="Arial" w:cs="Arial"/>
            <w:bCs/>
            <w:color w:val="000000" w:themeColor="text1"/>
            <w:highlight w:val="lightGray"/>
          </w:rPr>
          <w:t>Bates</w:t>
        </w:r>
      </w:ins>
      <w:ins w:id="127" w:author="nathan hwangbo" w:date="2020-07-22T11:29:00Z">
        <w:r w:rsidR="00705BA7">
          <w:rPr>
            <w:rFonts w:ascii="Arial" w:hAnsi="Arial" w:cs="Arial"/>
            <w:bCs/>
            <w:color w:val="000000" w:themeColor="text1"/>
            <w:highlight w:val="lightGray"/>
          </w:rPr>
          <w:t xml:space="preserve"> </w:t>
        </w:r>
        <w:r w:rsidR="00705BA7" w:rsidRPr="00705BA7">
          <w:rPr>
            <w:rFonts w:ascii="Arial" w:hAnsi="Arial" w:cs="Arial"/>
            <w:bCs/>
            <w:i/>
            <w:iCs/>
            <w:color w:val="000000" w:themeColor="text1"/>
            <w:highlight w:val="lightGray"/>
            <w:rPrChange w:id="128" w:author="nathan hwangbo" w:date="2020-07-22T11:29:00Z">
              <w:rPr>
                <w:rFonts w:ascii="Arial" w:hAnsi="Arial" w:cs="Arial"/>
                <w:bCs/>
                <w:color w:val="000000" w:themeColor="text1"/>
                <w:highlight w:val="lightGray"/>
              </w:rPr>
            </w:rPrChange>
          </w:rPr>
          <w:t>et al</w:t>
        </w:r>
        <w:r w:rsidR="00705BA7">
          <w:rPr>
            <w:rFonts w:ascii="Arial" w:hAnsi="Arial" w:cs="Arial"/>
            <w:bCs/>
            <w:color w:val="000000" w:themeColor="text1"/>
            <w:highlight w:val="lightGray"/>
          </w:rPr>
          <w:t xml:space="preserve"> 2015</w:t>
        </w:r>
      </w:ins>
      <w:ins w:id="129" w:author="nathan hwangbo" w:date="2020-07-22T11:27:00Z">
        <w:r w:rsidR="00705BA7">
          <w:rPr>
            <w:rFonts w:ascii="Arial" w:hAnsi="Arial" w:cs="Arial"/>
            <w:bCs/>
            <w:color w:val="000000" w:themeColor="text1"/>
            <w:highlight w:val="lightGray"/>
          </w:rPr>
          <w:t>)</w:t>
        </w:r>
      </w:ins>
      <w:r w:rsidR="005E3E5A" w:rsidRPr="00E653A4">
        <w:rPr>
          <w:rFonts w:ascii="Arial" w:hAnsi="Arial" w:cs="Arial"/>
          <w:bCs/>
          <w:color w:val="000000" w:themeColor="text1"/>
          <w:highlight w:val="lightGray"/>
        </w:rPr>
        <w:t xml:space="preserve">. </w:t>
      </w:r>
      <w:proofErr w:type="gramStart"/>
      <w:r w:rsidR="005E3E5A" w:rsidRPr="00E653A4">
        <w:rPr>
          <w:rFonts w:ascii="Arial" w:hAnsi="Arial" w:cs="Arial"/>
          <w:bCs/>
          <w:color w:val="000000" w:themeColor="text1"/>
          <w:highlight w:val="lightGray"/>
        </w:rPr>
        <w:t>In particular, we</w:t>
      </w:r>
      <w:proofErr w:type="gramEnd"/>
      <w:r w:rsidR="005E3E5A" w:rsidRPr="00E653A4">
        <w:rPr>
          <w:rFonts w:ascii="Arial" w:hAnsi="Arial" w:cs="Arial"/>
          <w:bCs/>
          <w:color w:val="000000" w:themeColor="text1"/>
          <w:highlight w:val="lightGray"/>
        </w:rPr>
        <w:t xml:space="preserv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30"/>
      <w:r w:rsidR="005E3E5A" w:rsidRPr="00E653A4">
        <w:rPr>
          <w:rFonts w:ascii="Arial" w:hAnsi="Arial" w:cs="Arial"/>
          <w:bCs/>
          <w:color w:val="000000" w:themeColor="text1"/>
          <w:highlight w:val="lightGray"/>
        </w:rPr>
        <w:t>treatment</w:t>
      </w:r>
      <w:commentRangeEnd w:id="130"/>
      <w:r w:rsidR="0020217F">
        <w:rPr>
          <w:rStyle w:val="CommentReference"/>
          <w:rFonts w:ascii="Arial" w:eastAsia="Arial" w:hAnsi="Arial" w:cs="Arial"/>
        </w:rPr>
        <w:commentReference w:id="130"/>
      </w:r>
      <w:ins w:id="132" w:author="nathan hwangbo" w:date="2020-07-22T13:33:00Z">
        <w:r w:rsidR="0044283E">
          <w:rPr>
            <w:rFonts w:ascii="Arial" w:hAnsi="Arial" w:cs="Arial"/>
            <w:bCs/>
            <w:color w:val="000000" w:themeColor="text1"/>
            <w:highlight w:val="lightGray"/>
          </w:rPr>
          <w:t xml:space="preserve">, which </w:t>
        </w:r>
      </w:ins>
      <w:ins w:id="133" w:author="nathan hwangbo" w:date="2020-07-22T13:28:00Z">
        <w:r w:rsidR="0044283E">
          <w:rPr>
            <w:rFonts w:ascii="Arial" w:hAnsi="Arial" w:cs="Arial"/>
            <w:bCs/>
            <w:color w:val="000000" w:themeColor="text1"/>
            <w:highlight w:val="lightGray"/>
          </w:rPr>
          <w:t>allow</w:t>
        </w:r>
      </w:ins>
      <w:ins w:id="134" w:author="nathan hwangbo" w:date="2020-07-22T13:33:00Z">
        <w:r w:rsidR="0044283E">
          <w:rPr>
            <w:rFonts w:ascii="Arial" w:hAnsi="Arial" w:cs="Arial"/>
            <w:bCs/>
            <w:color w:val="000000" w:themeColor="text1"/>
            <w:highlight w:val="lightGray"/>
          </w:rPr>
          <w:t>s</w:t>
        </w:r>
      </w:ins>
      <w:ins w:id="135" w:author="nathan hwangbo" w:date="2020-07-22T13:26:00Z">
        <w:r w:rsidR="0044283E">
          <w:rPr>
            <w:rFonts w:ascii="Arial" w:hAnsi="Arial" w:cs="Arial"/>
            <w:bCs/>
            <w:color w:val="000000" w:themeColor="text1"/>
            <w:highlight w:val="lightGray"/>
          </w:rPr>
          <w:t xml:space="preserve"> the</w:t>
        </w:r>
      </w:ins>
      <w:ins w:id="136" w:author="nathan hwangbo" w:date="2020-07-22T13:27:00Z">
        <w:r w:rsidR="0044283E">
          <w:rPr>
            <w:rFonts w:ascii="Arial" w:hAnsi="Arial" w:cs="Arial"/>
            <w:bCs/>
            <w:color w:val="000000" w:themeColor="text1"/>
            <w:highlight w:val="lightGray"/>
          </w:rPr>
          <w:t xml:space="preserve"> </w:t>
        </w:r>
      </w:ins>
      <w:ins w:id="137" w:author="nathan hwangbo" w:date="2020-07-22T13:26:00Z">
        <w:r w:rsidR="0044283E">
          <w:rPr>
            <w:rFonts w:ascii="Arial" w:hAnsi="Arial" w:cs="Arial"/>
            <w:bCs/>
            <w:color w:val="000000" w:themeColor="text1"/>
            <w:highlight w:val="lightGray"/>
          </w:rPr>
          <w:t>relationship between abundance and species loss to vary by treatment</w:t>
        </w:r>
      </w:ins>
      <w:ins w:id="138" w:author="nathan hwangbo" w:date="2020-07-22T13:30:00Z">
        <w:r w:rsidR="0044283E">
          <w:rPr>
            <w:rFonts w:ascii="Arial" w:hAnsi="Arial" w:cs="Arial"/>
            <w:bCs/>
            <w:color w:val="000000" w:themeColor="text1"/>
            <w:highlight w:val="lightGray"/>
          </w:rPr>
          <w:t xml:space="preserve"> in our model</w:t>
        </w:r>
      </w:ins>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54101B"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54101B"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54101B"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54101B"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1D6E9D86" w:rsidR="005B09AA" w:rsidRPr="00E653A4" w:rsidRDefault="005B09AA" w:rsidP="00EC6752">
      <w:pPr>
        <w:rPr>
          <w:rFonts w:ascii="Arial" w:hAnsi="Arial" w:cs="Arial"/>
          <w:bCs/>
          <w:color w:val="000000" w:themeColor="text1"/>
          <w:highlight w:val="lightGray"/>
        </w:rPr>
      </w:pPr>
      <w:commentRangeStart w:id="139"/>
      <w:del w:id="140" w:author="nathan hwangbo" w:date="2020-07-22T11:31:00Z">
        <w:r w:rsidRPr="00E653A4" w:rsidDel="00705BA7">
          <w:rPr>
            <w:rFonts w:ascii="Arial" w:hAnsi="Arial" w:cs="Arial"/>
            <w:bCs/>
            <w:color w:val="000000" w:themeColor="text1"/>
            <w:highlight w:val="lightGray"/>
          </w:rPr>
          <w:delText xml:space="preserve">On the </w:delText>
        </w:r>
      </w:del>
      <w:ins w:id="141" w:author="nathan hwangbo" w:date="2020-07-22T11:31:00Z">
        <w:r w:rsidR="00705BA7">
          <w:rPr>
            <w:rFonts w:ascii="Arial" w:hAnsi="Arial" w:cs="Arial"/>
            <w:bCs/>
            <w:color w:val="000000" w:themeColor="text1"/>
            <w:highlight w:val="lightGray"/>
          </w:rPr>
          <w:t>F</w:t>
        </w:r>
      </w:ins>
      <w:r w:rsidRPr="00E653A4">
        <w:rPr>
          <w:rFonts w:ascii="Arial" w:hAnsi="Arial" w:cs="Arial"/>
          <w:bCs/>
          <w:color w:val="000000" w:themeColor="text1"/>
          <w:highlight w:val="lightGray"/>
        </w:rPr>
        <w:t>o</w:t>
      </w:r>
      <w:ins w:id="142" w:author="nathan hwangbo" w:date="2020-07-22T11:31:00Z">
        <w:r w:rsidR="00705BA7">
          <w:rPr>
            <w:rFonts w:ascii="Arial" w:hAnsi="Arial" w:cs="Arial"/>
            <w:bCs/>
            <w:color w:val="000000" w:themeColor="text1"/>
            <w:highlight w:val="lightGray"/>
          </w:rPr>
          <w:t>r the second set of models</w:t>
        </w:r>
      </w:ins>
      <w:del w:id="143" w:author="nathan hwangbo" w:date="2020-07-22T11:31:00Z">
        <w:r w:rsidRPr="00E653A4" w:rsidDel="00705BA7">
          <w:rPr>
            <w:rFonts w:ascii="Arial" w:hAnsi="Arial" w:cs="Arial"/>
            <w:bCs/>
            <w:color w:val="000000" w:themeColor="text1"/>
            <w:highlight w:val="lightGray"/>
          </w:rPr>
          <w:delText>ther hand</w:delText>
        </w:r>
      </w:del>
      <w:commentRangeEnd w:id="139"/>
      <w:r w:rsidR="0020217F">
        <w:rPr>
          <w:rStyle w:val="CommentReference"/>
          <w:rFonts w:ascii="Arial" w:eastAsia="Arial" w:hAnsi="Arial" w:cs="Arial"/>
        </w:rPr>
        <w:commentReference w:id="139"/>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w:t>
      </w:r>
      <w:r w:rsidRPr="00E653A4">
        <w:rPr>
          <w:rFonts w:ascii="Arial" w:hAnsi="Arial" w:cs="Arial"/>
          <w:bCs/>
          <w:color w:val="000000" w:themeColor="text1"/>
          <w:highlight w:val="lightGray"/>
        </w:rPr>
        <w:lastRenderedPageBreak/>
        <w:t>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54101B"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54101B"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54101B"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54101B"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nathan hwangbo" w:date="2020-07-22T11:03:00Z" w:initials="nh">
    <w:p w14:paraId="6086A488" w14:textId="6E0ED146" w:rsidR="00331BF9" w:rsidRDefault="00025547">
      <w:pPr>
        <w:pStyle w:val="CommentText"/>
      </w:pPr>
      <w:r>
        <w:t xml:space="preserve">I think </w:t>
      </w:r>
      <w:r w:rsidR="00331BF9">
        <w:rPr>
          <w:rStyle w:val="CommentReference"/>
        </w:rPr>
        <w:annotationRef/>
      </w:r>
      <w:r>
        <w:t>g</w:t>
      </w:r>
      <w:r w:rsidR="00331BF9">
        <w:t>rouping at the site level might make interpretation trickier, because the treatments are applied at the plot level.</w:t>
      </w:r>
    </w:p>
    <w:p w14:paraId="7624E279" w14:textId="77777777" w:rsidR="00331BF9" w:rsidRDefault="00331BF9">
      <w:pPr>
        <w:pStyle w:val="CommentText"/>
      </w:pPr>
    </w:p>
    <w:p w14:paraId="464795BF" w14:textId="77777777" w:rsidR="00025547" w:rsidRDefault="00331BF9">
      <w:pPr>
        <w:pStyle w:val="CommentText"/>
      </w:pPr>
      <w:proofErr w:type="spellStart"/>
      <w:r>
        <w:t>Eg</w:t>
      </w:r>
      <w:proofErr w:type="spellEnd"/>
      <w:r>
        <w:t xml:space="preserve"> a dominant species at the site level</w:t>
      </w:r>
      <w:r w:rsidR="00025547">
        <w:t xml:space="preserve"> might look like it does not respond to a treatment well because it is not dominant in the plots where that treatment was applied.</w:t>
      </w:r>
    </w:p>
    <w:p w14:paraId="535174BE" w14:textId="77777777" w:rsidR="00CD25DB" w:rsidRDefault="00CD25DB">
      <w:pPr>
        <w:pStyle w:val="CommentText"/>
      </w:pPr>
    </w:p>
    <w:p w14:paraId="637AFBD2" w14:textId="77777777" w:rsidR="00CD25DB" w:rsidRDefault="00CD25DB">
      <w:pPr>
        <w:pStyle w:val="CommentText"/>
      </w:pPr>
    </w:p>
    <w:p w14:paraId="12B0D406" w14:textId="10E003C0" w:rsidR="00CD25DB" w:rsidRDefault="009C63DD">
      <w:pPr>
        <w:pStyle w:val="CommentText"/>
      </w:pPr>
      <w:r>
        <w:t>To get around this, maybe we</w:t>
      </w:r>
      <w:r w:rsidR="00CD25DB">
        <w:t xml:space="preserve"> could do the groups based on dominance at the </w:t>
      </w:r>
      <w:r>
        <w:t xml:space="preserve">(site, treatment) </w:t>
      </w:r>
      <w:r w:rsidR="00CD25DB">
        <w:t xml:space="preserve">level? </w:t>
      </w:r>
      <w:proofErr w:type="spellStart"/>
      <w:r w:rsidR="00CD25DB">
        <w:t>Eg</w:t>
      </w:r>
      <w:proofErr w:type="spellEnd"/>
      <w:r w:rsidR="00CD25DB">
        <w:t xml:space="preserve"> average plot level abundance</w:t>
      </w:r>
      <w:r>
        <w:t xml:space="preserve"> for all the plots at the site with a given treatment</w:t>
      </w:r>
    </w:p>
  </w:comment>
  <w:comment w:id="8" w:author="Laura Dee" w:date="2020-07-21T08:05:00Z" w:initials="LD">
    <w:p w14:paraId="2469250D" w14:textId="7DECC07A" w:rsidR="0020217F" w:rsidRDefault="0020217F">
      <w:pPr>
        <w:pStyle w:val="CommentText"/>
      </w:pPr>
      <w:r>
        <w:rPr>
          <w:rStyle w:val="CommentReference"/>
        </w:rPr>
        <w:annotationRef/>
      </w:r>
      <w:r>
        <w:t>Great additions thanks</w:t>
      </w:r>
    </w:p>
  </w:comment>
  <w:comment w:id="9"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10"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1"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12"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 xml:space="preserve">Didn’t we assign the group names based on the relative abundance in year </w:t>
      </w:r>
      <w:proofErr w:type="gramStart"/>
      <w:r w:rsidRPr="0020217F">
        <w:rPr>
          <w:b/>
          <w:bCs/>
          <w:highlight w:val="yellow"/>
        </w:rPr>
        <w:t>0 ?</w:t>
      </w:r>
      <w:proofErr w:type="gramEnd"/>
      <w:r w:rsidRPr="0020217F">
        <w:rPr>
          <w:b/>
          <w:bCs/>
          <w:highlight w:val="yellow"/>
        </w:rPr>
        <w:t xml:space="preserve"> Why did you cross out that?</w:t>
      </w:r>
    </w:p>
  </w:comment>
  <w:comment w:id="13" w:author="nathan hwangbo" w:date="2020-07-22T13:46:00Z" w:initials="nh">
    <w:p w14:paraId="4EB0E747" w14:textId="3456F4C6" w:rsidR="002B2969" w:rsidRDefault="002B2969">
      <w:pPr>
        <w:pStyle w:val="CommentText"/>
      </w:pPr>
      <w:r>
        <w:rPr>
          <w:rStyle w:val="CommentReference"/>
        </w:rPr>
        <w:annotationRef/>
      </w:r>
      <w:r>
        <w:rPr>
          <w:rStyle w:val="CommentReference"/>
        </w:rPr>
        <w:t>Sorry for the confusion, you’re correct. it was just crossed out because I rearranged the sentence</w:t>
      </w:r>
    </w:p>
  </w:comment>
  <w:comment w:id="15"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19"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20" w:author="nathan hwangbo" w:date="2020-07-22T17:08:00Z" w:initials="nh">
    <w:p w14:paraId="5E6F3009" w14:textId="77777777" w:rsidR="00094FB3" w:rsidRDefault="00094FB3">
      <w:pPr>
        <w:pStyle w:val="CommentText"/>
      </w:pPr>
    </w:p>
    <w:p w14:paraId="0958F345" w14:textId="0A3FB1FD" w:rsidR="00094FB3" w:rsidRDefault="00094FB3">
      <w:pPr>
        <w:pStyle w:val="CommentText"/>
      </w:pPr>
      <w:r>
        <w:rPr>
          <w:rStyle w:val="CommentReference"/>
        </w:rPr>
        <w:annotationRef/>
      </w:r>
      <w:r>
        <w:t xml:space="preserve">Right </w:t>
      </w:r>
      <w:proofErr w:type="gramStart"/>
      <w:r>
        <w:t>now</w:t>
      </w:r>
      <w:proofErr w:type="gramEnd"/>
      <w:r>
        <w:t xml:space="preserve"> we have Grouping * Treatment figures (the boxplots), and Time * Treatment figures (the figures at the very bottom of this doc). </w:t>
      </w:r>
      <w:r>
        <w:t xml:space="preserve">Do we also want a Time * Treatment * Grouping figure? </w:t>
      </w:r>
      <w:r>
        <w:t xml:space="preserve">Maybe something like the very last figure on this doc, but each panel would have 3 lines for the groupings. </w:t>
      </w:r>
    </w:p>
    <w:p w14:paraId="2E7644F2" w14:textId="77777777" w:rsidR="00094FB3" w:rsidRDefault="00094FB3">
      <w:pPr>
        <w:pStyle w:val="CommentText"/>
      </w:pPr>
    </w:p>
    <w:p w14:paraId="39FBEE9F" w14:textId="0D8288A4" w:rsidR="00094FB3" w:rsidRDefault="00094FB3">
      <w:pPr>
        <w:pStyle w:val="CommentText"/>
      </w:pPr>
      <w:r>
        <w:t>I’m not sure if that would be too much for one figure, or if it’ll be particularly interesting</w:t>
      </w:r>
    </w:p>
  </w:comment>
  <w:comment w:id="118" w:author="Laura Dee" w:date="2020-07-10T16:13:00Z" w:initials="LD">
    <w:p w14:paraId="71604A04" w14:textId="2E6F23EE" w:rsidR="003A5112" w:rsidRDefault="003A5112">
      <w:pPr>
        <w:pStyle w:val="CommentText"/>
      </w:pPr>
      <w:r>
        <w:rPr>
          <w:rStyle w:val="CommentReference"/>
        </w:rPr>
        <w:annotationRef/>
      </w:r>
      <w:r>
        <w:t>Nathan</w:t>
      </w:r>
    </w:p>
  </w:comment>
  <w:comment w:id="119" w:author="Laura Dee" w:date="2020-07-21T08:06:00Z" w:initials="LD">
    <w:p w14:paraId="2BCDC15B" w14:textId="679646C7" w:rsidR="0020217F" w:rsidRDefault="0020217F">
      <w:pPr>
        <w:pStyle w:val="CommentText"/>
      </w:pPr>
      <w:r>
        <w:rPr>
          <w:rStyle w:val="CommentReference"/>
        </w:rPr>
        <w:annotationRef/>
      </w:r>
      <w:proofErr w:type="spellStart"/>
      <w:r>
        <w:t>Thisis</w:t>
      </w:r>
      <w:proofErr w:type="spellEnd"/>
      <w:r>
        <w:t xml:space="preserve"> great! </w:t>
      </w:r>
    </w:p>
  </w:comment>
  <w:comment w:id="123"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24" w:author="nathan hwangbo" w:date="2020-07-22T11:29:00Z" w:initials="nh">
    <w:p w14:paraId="78F11169" w14:textId="66E93AA6" w:rsidR="00705BA7" w:rsidRDefault="00705BA7" w:rsidP="00705BA7">
      <w:pPr>
        <w:pStyle w:val="CommentText"/>
      </w:pPr>
      <w:r>
        <w:t xml:space="preserve">Reference for the package used to </w:t>
      </w:r>
      <w:r w:rsidRPr="00705BA7">
        <w:t>fit</w:t>
      </w:r>
      <w:r w:rsidR="00614398">
        <w:t xml:space="preserve"> </w:t>
      </w:r>
      <w:r w:rsidRPr="00705BA7">
        <w:t>linear</w:t>
      </w:r>
      <w:r>
        <w:t xml:space="preserve"> mixed effects models:</w:t>
      </w:r>
    </w:p>
    <w:p w14:paraId="3713E60A" w14:textId="0503AC2E" w:rsidR="00705BA7" w:rsidRDefault="00705BA7" w:rsidP="00705BA7">
      <w:pPr>
        <w:pStyle w:val="CommentText"/>
      </w:pPr>
      <w:r>
        <w:t xml:space="preserve"> </w:t>
      </w:r>
    </w:p>
    <w:p w14:paraId="683B620F" w14:textId="25D9FEE2" w:rsidR="00705BA7" w:rsidRDefault="00705BA7" w:rsidP="00705BA7">
      <w:pPr>
        <w:pStyle w:val="CommentText"/>
      </w:pPr>
      <w:r>
        <w:rPr>
          <w:rStyle w:val="CommentReference"/>
        </w:rPr>
        <w:annotationRef/>
      </w: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024A50E1" w14:textId="492DC99E" w:rsidR="00705BA7" w:rsidRDefault="00705BA7" w:rsidP="00705BA7">
      <w:pPr>
        <w:pStyle w:val="CommentText"/>
      </w:pPr>
      <w:r>
        <w:t xml:space="preserve">  Journal of Statistical Software, 67(1), 1-48. doi:10.18637/</w:t>
      </w:r>
      <w:proofErr w:type="gramStart"/>
      <w:r>
        <w:t>jss.v067.i</w:t>
      </w:r>
      <w:proofErr w:type="gramEnd"/>
      <w:r>
        <w:t>01.</w:t>
      </w:r>
    </w:p>
  </w:comment>
  <w:comment w:id="130" w:author="Laura Dee" w:date="2020-07-21T08:07:00Z" w:initials="LD">
    <w:p w14:paraId="2ED563DF" w14:textId="24F4B42D" w:rsidR="0020217F" w:rsidRDefault="0020217F">
      <w:pPr>
        <w:pStyle w:val="CommentText"/>
      </w:pPr>
      <w:bookmarkStart w:id="131" w:name="_GoBack"/>
      <w:r>
        <w:rPr>
          <w:rStyle w:val="CommentReference"/>
        </w:rPr>
        <w:annotationRef/>
      </w:r>
      <w:r>
        <w:t xml:space="preserve">Provide an interpretation for why/ what this means – e.g. allowing the effect to vary by treatment </w:t>
      </w:r>
      <w:bookmarkEnd w:id="131"/>
    </w:p>
  </w:comment>
  <w:comment w:id="139"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w:t>
      </w:r>
      <w:proofErr w:type="gramStart"/>
      <w:r w:rsidR="00AC57C8">
        <w:t xml:space="preserve">” </w:t>
      </w:r>
      <w:r w:rsidR="00583C5D">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12B0D406" w15:paraIdParent="6A248F7C" w15:done="0"/>
  <w15:commentEx w15:paraId="2469250D" w15:done="0"/>
  <w15:commentEx w15:paraId="29F11059" w15:done="1"/>
  <w15:commentEx w15:paraId="200CECB1" w15:paraIdParent="29F11059" w15:done="1"/>
  <w15:commentEx w15:paraId="2111F5C1" w15:done="0"/>
  <w15:commentEx w15:paraId="1F66B3CD" w15:done="0"/>
  <w15:commentEx w15:paraId="4EB0E747" w15:paraIdParent="1F66B3CD" w15:done="0"/>
  <w15:commentEx w15:paraId="2AE10B48" w15:done="0"/>
  <w15:commentEx w15:paraId="167A9FDA" w15:done="0"/>
  <w15:commentEx w15:paraId="39FBEE9F" w15:paraIdParent="167A9FDA" w15:done="0"/>
  <w15:commentEx w15:paraId="71604A04" w15:done="1"/>
  <w15:commentEx w15:paraId="2BCDC15B" w15:paraIdParent="71604A04" w15:done="0"/>
  <w15:commentEx w15:paraId="3A7456EA" w15:done="0"/>
  <w15:commentEx w15:paraId="024A50E1" w15:paraIdParent="3A7456EA" w15:done="0"/>
  <w15:commentEx w15:paraId="2ED563DF" w15:done="1"/>
  <w15:commentEx w15:paraId="53FE2B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12B0D406" w16cid:durableId="22C29B9E"/>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4EB0E747" w16cid:durableId="22C2C1C1"/>
  <w16cid:commentId w16cid:paraId="2AE10B48" w16cid:durableId="22ADB228"/>
  <w16cid:commentId w16cid:paraId="167A9FDA" w16cid:durableId="22ADB206"/>
  <w16cid:commentId w16cid:paraId="39FBEE9F" w16cid:durableId="22C2F124"/>
  <w16cid:commentId w16cid:paraId="71604A04" w16cid:durableId="22B31233"/>
  <w16cid:commentId w16cid:paraId="2BCDC15B" w16cid:durableId="22C12086"/>
  <w16cid:commentId w16cid:paraId="3A7456EA" w16cid:durableId="22C11F9F"/>
  <w16cid:commentId w16cid:paraId="024A50E1" w16cid:durableId="22C2A19A"/>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0000000000000000000"/>
    <w:charset w:val="00"/>
    <w:family w:val="auto"/>
    <w:notTrueType/>
    <w:pitch w:val="default"/>
    <w:sig w:usb0="00000003" w:usb1="00000000" w:usb2="00000000" w:usb3="00000000" w:csb0="00000001" w:csb1="00000000"/>
  </w:font>
  <w:font w:name="AdvOTbdfd27ae.B">
    <w:altName w:val="Times New Roman"/>
    <w:panose1 w:val="00000000000000000000"/>
    <w:charset w:val="00"/>
    <w:family w:val="auto"/>
    <w:notTrueType/>
    <w:pitch w:val="default"/>
    <w:sig w:usb0="00000003" w:usb1="00000000" w:usb2="00000000" w:usb3="00000000" w:csb0="00000001" w:csb1="00000000"/>
  </w:font>
  <w:font w:name="AdvOT6f8dc4dc.I">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25547"/>
    <w:rsid w:val="00090D46"/>
    <w:rsid w:val="00094FB3"/>
    <w:rsid w:val="000A490F"/>
    <w:rsid w:val="001C7752"/>
    <w:rsid w:val="0020217F"/>
    <w:rsid w:val="002367D2"/>
    <w:rsid w:val="002B2969"/>
    <w:rsid w:val="00327FAC"/>
    <w:rsid w:val="00331BF9"/>
    <w:rsid w:val="003854F5"/>
    <w:rsid w:val="003A5112"/>
    <w:rsid w:val="00434C44"/>
    <w:rsid w:val="0044283E"/>
    <w:rsid w:val="00454E15"/>
    <w:rsid w:val="00485EB7"/>
    <w:rsid w:val="0049465D"/>
    <w:rsid w:val="0054101B"/>
    <w:rsid w:val="00543787"/>
    <w:rsid w:val="00574DD4"/>
    <w:rsid w:val="00576095"/>
    <w:rsid w:val="00583C5D"/>
    <w:rsid w:val="005A1D81"/>
    <w:rsid w:val="005B09AA"/>
    <w:rsid w:val="005D1FF6"/>
    <w:rsid w:val="005E206C"/>
    <w:rsid w:val="005E3E5A"/>
    <w:rsid w:val="005F16CD"/>
    <w:rsid w:val="00614398"/>
    <w:rsid w:val="006222BB"/>
    <w:rsid w:val="0068369B"/>
    <w:rsid w:val="006A4C13"/>
    <w:rsid w:val="00705BA7"/>
    <w:rsid w:val="00754FA4"/>
    <w:rsid w:val="007C0AD3"/>
    <w:rsid w:val="007C6CDB"/>
    <w:rsid w:val="007D5DE2"/>
    <w:rsid w:val="00804724"/>
    <w:rsid w:val="008459C2"/>
    <w:rsid w:val="008D12A6"/>
    <w:rsid w:val="008D49F1"/>
    <w:rsid w:val="00964FDC"/>
    <w:rsid w:val="009C63DD"/>
    <w:rsid w:val="00A32F4A"/>
    <w:rsid w:val="00A546C9"/>
    <w:rsid w:val="00AC57C8"/>
    <w:rsid w:val="00AC6D5C"/>
    <w:rsid w:val="00AD14E4"/>
    <w:rsid w:val="00AE72B9"/>
    <w:rsid w:val="00AF7F4D"/>
    <w:rsid w:val="00BA4251"/>
    <w:rsid w:val="00C64711"/>
    <w:rsid w:val="00C74CDF"/>
    <w:rsid w:val="00CD25DB"/>
    <w:rsid w:val="00CF4871"/>
    <w:rsid w:val="00DF79EC"/>
    <w:rsid w:val="00E00782"/>
    <w:rsid w:val="00E22EF5"/>
    <w:rsid w:val="00E27D27"/>
    <w:rsid w:val="00E54EDB"/>
    <w:rsid w:val="00E653A4"/>
    <w:rsid w:val="00E720DA"/>
    <w:rsid w:val="00EB6B47"/>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11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7</TotalTime>
  <Pages>9</Pages>
  <Words>2317</Words>
  <Characters>13213</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nathan hwangbo</cp:lastModifiedBy>
  <cp:revision>43</cp:revision>
  <dcterms:created xsi:type="dcterms:W3CDTF">2020-07-10T21:59:00Z</dcterms:created>
  <dcterms:modified xsi:type="dcterms:W3CDTF">2020-07-23T00:18:00Z</dcterms:modified>
</cp:coreProperties>
</file>